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A20F14" w14:textId="7A455D57" w:rsidR="00B377E4" w:rsidRDefault="00B377E4">
      <w:proofErr w:type="gramStart"/>
      <w:r>
        <w:t>Table 1: Population trend summary metrics for the southern African endemic bird species</w:t>
      </w:r>
      <w:r w:rsidR="00D248E7">
        <w:t>, arranged by population change</w:t>
      </w:r>
      <w:r>
        <w:t>.</w:t>
      </w:r>
      <w:proofErr w:type="gramEnd"/>
      <w:r>
        <w:t xml:space="preserve"> </w:t>
      </w:r>
      <w:r w:rsidR="00A032F8">
        <w:t xml:space="preserve">Names are according to </w:t>
      </w:r>
      <w:hyperlink w:anchor="_ENREF_19" w:tooltip="Hockey, 2005 #91" w:history="1">
        <w:r w:rsidR="006D12B4">
          <w:fldChar w:fldCharType="begin"/>
        </w:r>
        <w:r w:rsidR="006D12B4">
          <w:instrText xml:space="preserve"> ADDIN EN.CITE &lt;EndNote&gt;&lt;Cite AuthorYear="1"&gt;&lt;Author&gt;Hockey&lt;/Author&gt;&lt;Year&gt;2005&lt;/Year&gt;&lt;RecNum&gt;91&lt;/RecNum&gt;&lt;DisplayText&gt;Hockey&lt;style face="italic"&gt;, et al.&lt;/style&gt; (2005)&lt;/DisplayText&gt;&lt;record&gt;&lt;rec-number&gt;91&lt;/rec-number&gt;&lt;foreign-keys&gt;&lt;key app="EN" db-id="ps2rxtae5v2598eaf9apxrt4ata0sz5tt22x" timestamp="1373463621"&gt;91&lt;/key&gt;&lt;/foreign-keys&gt;&lt;ref-type name="Edited Book"&gt;28&lt;/ref-type&gt;&lt;contributors&gt;&lt;authors&gt;&lt;author&gt;Hockey, PAR&lt;/author&gt;&lt;author&gt;Dean, William Richard John&lt;/author&gt;&lt;author&gt;Ryan, Peter&lt;/author&gt;&lt;/authors&gt;&lt;/contributors&gt;&lt;titles&gt;&lt;title&gt;Roberts birds of southern Africa&lt;/title&gt;&lt;/titles&gt;&lt;edition&gt;7&lt;/edition&gt;&lt;dates&gt;&lt;year&gt;2005&lt;/year&gt;&lt;/dates&gt;&lt;pub-location&gt;Johannesburg&lt;/pub-location&gt;&lt;publisher&gt;Trustees of the John Voelcker Bird Book Fund&lt;/publisher&gt;&lt;isbn&gt;0620340533&lt;/isbn&gt;&lt;urls&gt;&lt;/urls&gt;&lt;/record&gt;&lt;/Cite&gt;&lt;/EndNote&gt;</w:instrText>
        </w:r>
        <w:r w:rsidR="006D12B4">
          <w:fldChar w:fldCharType="separate"/>
        </w:r>
        <w:r w:rsidR="006D12B4">
          <w:rPr>
            <w:noProof/>
          </w:rPr>
          <w:t>Hockey</w:t>
        </w:r>
        <w:r w:rsidR="006D12B4" w:rsidRPr="00275A07">
          <w:rPr>
            <w:i/>
            <w:noProof/>
          </w:rPr>
          <w:t>, et al.</w:t>
        </w:r>
        <w:r w:rsidR="006D12B4">
          <w:rPr>
            <w:noProof/>
          </w:rPr>
          <w:t xml:space="preserve"> (2005)</w:t>
        </w:r>
        <w:r w:rsidR="006D12B4">
          <w:fldChar w:fldCharType="end"/>
        </w:r>
      </w:hyperlink>
      <w:r w:rsidR="003A627D">
        <w:t xml:space="preserve"> with South Africa endemics indicated by *. </w:t>
      </w:r>
      <w:r w:rsidR="00D16C30">
        <w:t>Habitat indicates preferred biome/s</w:t>
      </w:r>
      <w:r w:rsidR="00154933">
        <w:t xml:space="preserve">. </w:t>
      </w:r>
      <w:r>
        <w:t xml:space="preserve">SA status: Conservation status according to </w:t>
      </w:r>
      <w:hyperlink w:anchor="_ENREF_39" w:tooltip="Taylor, 2015 #241" w:history="1">
        <w:r w:rsidR="006D12B4">
          <w:fldChar w:fldCharType="begin"/>
        </w:r>
        <w:r w:rsidR="006D12B4">
          <w:instrText xml:space="preserve"> ADDIN EN.CITE &lt;EndNote&gt;&lt;Cite AuthorYear="1"&gt;&lt;Author&gt;Taylor&lt;/Author&gt;&lt;Year&gt;2015&lt;/Year&gt;&lt;RecNum&gt;241&lt;/RecNum&gt;&lt;DisplayText&gt;Taylor&lt;style face="italic"&gt;, et al.&lt;/style&gt; (2015)&lt;/DisplayText&gt;&lt;record&gt;&lt;rec-number&gt;241&lt;/rec-number&gt;&lt;foreign-keys&gt;&lt;key app="EN" db-id="ps2rxtae5v2598eaf9apxrt4ata0sz5tt22x" timestamp="1400655496"&gt;241&lt;/key&gt;&lt;/foreign-keys&gt;&lt;ref-type name="Book"&gt;6&lt;/ref-type&gt;&lt;contributors&gt;&lt;authors&gt;&lt;author&gt;Taylor, M R&lt;/author&gt;&lt;author&gt;Peacock, D S&lt;/author&gt;&lt;author&gt;Wanless, R M&lt;/author&gt;&lt;/authors&gt;&lt;/contributors&gt;&lt;titles&gt;&lt;title&gt;The Eskom Red Data Book of Birds of South Africa, Lesotho and Swaziland&lt;/title&gt;&lt;/titles&gt;&lt;dates&gt;&lt;year&gt;2015&lt;/year&gt;&lt;/dates&gt;&lt;pub-location&gt;Johannesburg&lt;/pub-location&gt;&lt;publisher&gt; BirdLife South Africa&lt;/publisher&gt;&lt;urls&gt;&lt;/urls&gt;&lt;/record&gt;&lt;/Cite&gt;&lt;/EndNote&gt;</w:instrText>
        </w:r>
        <w:r w:rsidR="006D12B4">
          <w:fldChar w:fldCharType="separate"/>
        </w:r>
        <w:r w:rsidR="006D12B4">
          <w:rPr>
            <w:noProof/>
          </w:rPr>
          <w:t>Taylor</w:t>
        </w:r>
        <w:r w:rsidR="006D12B4" w:rsidRPr="00275A07">
          <w:rPr>
            <w:i/>
            <w:noProof/>
          </w:rPr>
          <w:t>, et al.</w:t>
        </w:r>
        <w:r w:rsidR="006D12B4">
          <w:rPr>
            <w:noProof/>
          </w:rPr>
          <w:t xml:space="preserve"> (2015)</w:t>
        </w:r>
        <w:r w:rsidR="006D12B4">
          <w:fldChar w:fldCharType="end"/>
        </w:r>
      </w:hyperlink>
      <w:r>
        <w:t xml:space="preserve">. Global Status: IUCN conservation status. RR change: reporting rate change; Pop change: </w:t>
      </w:r>
      <w:r w:rsidR="001B0458">
        <w:t xml:space="preserve">mean of the </w:t>
      </w:r>
      <w:r>
        <w:t>standardized population change</w:t>
      </w:r>
      <w:r w:rsidR="00901B3D">
        <w:t xml:space="preserve"> and standard deviation (</w:t>
      </w:r>
      <w:proofErr w:type="spellStart"/>
      <w:r w:rsidR="00901B3D">
        <w:t>sd</w:t>
      </w:r>
      <w:proofErr w:type="spellEnd"/>
      <w:r w:rsidR="00901B3D">
        <w:t>)</w:t>
      </w:r>
      <w:r>
        <w:t xml:space="preserve">; range change: difference of </w:t>
      </w:r>
      <w:r w:rsidR="00212ED8">
        <w:t>grid cell</w:t>
      </w:r>
      <w:r>
        <w:t xml:space="preserve">s between SABAP2 and SABAP1, divided by </w:t>
      </w:r>
      <w:r w:rsidR="00212ED8">
        <w:t>grid cell</w:t>
      </w:r>
      <w:r>
        <w:t xml:space="preserve"> count from SABAP1; Core range change: as for previous but excluding </w:t>
      </w:r>
      <w:r w:rsidR="00212ED8">
        <w:t>grid cell</w:t>
      </w:r>
      <w:r>
        <w:t xml:space="preserve">s with low reporting rate; mean z: the mean of the z-scores across </w:t>
      </w:r>
      <w:r w:rsidR="00212ED8">
        <w:t>grid cell</w:t>
      </w:r>
      <w:r w:rsidR="001B0458">
        <w:t xml:space="preserve">s; mass </w:t>
      </w:r>
      <w:r>
        <w:t xml:space="preserve">in grams; SABAP2 range: </w:t>
      </w:r>
      <w:r w:rsidR="00212ED8">
        <w:t>grid cell</w:t>
      </w:r>
      <w:r>
        <w:t xml:space="preserve"> count * 729, approximate range in km</w:t>
      </w:r>
      <w:r w:rsidRPr="00B377E4">
        <w:rPr>
          <w:vertAlign w:val="superscript"/>
        </w:rPr>
        <w:t>2</w:t>
      </w:r>
      <w:r>
        <w:t xml:space="preserve">; All SABAP range: </w:t>
      </w:r>
      <w:r w:rsidR="00212ED8">
        <w:t>grid cell</w:t>
      </w:r>
      <w:r>
        <w:t xml:space="preserve"> count for any </w:t>
      </w:r>
      <w:r w:rsidR="00212ED8">
        <w:t>grid cell</w:t>
      </w:r>
      <w:r>
        <w:t xml:space="preserve"> from which a species was recorded in either atlas *729; Pentad area: count of pentads from which a species was recorded in SABAP2 * 81; Fragment score: index from 0 (isolated) to 4 (completely connected).</w:t>
      </w:r>
      <w:r w:rsidR="009A0CBF">
        <w:t xml:space="preserve"> </w:t>
      </w:r>
      <w:r w:rsidR="00176FF9">
        <w:t>Values in bold: RR change &lt; -30%; Pop change &lt; -0.25; Range and core range change &lt; -30%; mean-z &lt; -0.9; SABAP2 and All SABAP range &lt; 20</w:t>
      </w:r>
      <w:r w:rsidR="008F0023">
        <w:t>,</w:t>
      </w:r>
      <w:r w:rsidR="00176FF9">
        <w:t>000; Pentad area &lt; 2</w:t>
      </w:r>
      <w:r w:rsidR="008F0023">
        <w:t>,</w:t>
      </w:r>
      <w:r w:rsidR="00176FF9">
        <w:t>000; Fragment score &lt; 1.5.</w:t>
      </w:r>
    </w:p>
    <w:p w14:paraId="1C7D561A" w14:textId="77777777" w:rsidR="00B377E4" w:rsidRDefault="00B377E4"/>
    <w:tbl>
      <w:tblPr>
        <w:tblW w:w="15376" w:type="dxa"/>
        <w:tblLook w:val="04A0" w:firstRow="1" w:lastRow="0" w:firstColumn="1" w:lastColumn="0" w:noHBand="0" w:noVBand="1"/>
      </w:tblPr>
      <w:tblGrid>
        <w:gridCol w:w="2794"/>
        <w:gridCol w:w="2202"/>
        <w:gridCol w:w="1406"/>
        <w:gridCol w:w="448"/>
        <w:gridCol w:w="448"/>
        <w:gridCol w:w="718"/>
        <w:gridCol w:w="774"/>
        <w:gridCol w:w="762"/>
        <w:gridCol w:w="774"/>
        <w:gridCol w:w="774"/>
        <w:gridCol w:w="774"/>
        <w:gridCol w:w="581"/>
        <w:gridCol w:w="764"/>
        <w:gridCol w:w="855"/>
        <w:gridCol w:w="764"/>
        <w:gridCol w:w="538"/>
      </w:tblGrid>
      <w:tr w:rsidR="004A0575" w:rsidRPr="006E40F0" w14:paraId="2BD43E3D" w14:textId="77777777" w:rsidTr="004A0575">
        <w:trPr>
          <w:trHeight w:val="1752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97D52" w14:textId="77777777" w:rsidR="004A0575" w:rsidRPr="006E40F0" w:rsidRDefault="004A0575" w:rsidP="004A05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ame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976E6" w14:textId="77777777" w:rsidR="004A0575" w:rsidRPr="00E337A4" w:rsidRDefault="004A0575" w:rsidP="004A0575">
            <w:pPr>
              <w:spacing w:after="0" w:line="240" w:lineRule="auto"/>
              <w:rPr>
                <w:rFonts w:ascii="Calibri" w:eastAsia="Times New Roman" w:hAnsi="Calibri" w:cs="Times New Roman"/>
                <w:iCs/>
                <w:color w:val="000000"/>
                <w:sz w:val="18"/>
                <w:szCs w:val="18"/>
                <w:lang w:eastAsia="en-GB"/>
              </w:rPr>
            </w:pPr>
            <w:r w:rsidRPr="00E337A4">
              <w:rPr>
                <w:rFonts w:ascii="Calibri" w:eastAsia="Times New Roman" w:hAnsi="Calibri" w:cs="Times New Roman"/>
                <w:iCs/>
                <w:color w:val="000000"/>
                <w:sz w:val="18"/>
                <w:szCs w:val="18"/>
                <w:lang w:eastAsia="en-GB"/>
              </w:rPr>
              <w:t>Latin nam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333AA" w14:textId="12F77BD8" w:rsidR="004A0575" w:rsidRPr="006E40F0" w:rsidRDefault="00F96E5D" w:rsidP="004A057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Habita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7331EB74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A statu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5D22B427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lobal Status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1766357B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R change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471E6615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op change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textDirection w:val="btLr"/>
            <w:vAlign w:val="bottom"/>
          </w:tcPr>
          <w:p w14:paraId="761068D0" w14:textId="50E741BB" w:rsidR="004A0575" w:rsidRPr="009D2062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9D2062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d</w:t>
            </w:r>
            <w:proofErr w:type="spellEnd"/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743F0885" w14:textId="3055B27C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ange change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3136CECD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ore range change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1EA86B50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mean z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3E299190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mass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5BC20F50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ABAP2 range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3ED24D46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ll SABAP range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24EB4EC6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entad area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bottom"/>
            <w:hideMark/>
          </w:tcPr>
          <w:p w14:paraId="7239BB52" w14:textId="77777777" w:rsidR="004A0575" w:rsidRPr="006E40F0" w:rsidRDefault="004A0575" w:rsidP="004A0575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ragment score</w:t>
            </w:r>
          </w:p>
        </w:tc>
      </w:tr>
      <w:tr w:rsidR="009D2062" w:rsidRPr="006E40F0" w14:paraId="39216B36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470F9" w14:textId="07AB7693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otha’s Lark</w:t>
            </w:r>
            <w:r w:rsidR="003A627D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EA68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pizocory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fringillar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720A5" w14:textId="1FDAB033" w:rsidR="009D2062" w:rsidRPr="006E40F0" w:rsidRDefault="00F96E5D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C3C1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EN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A62F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EN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3C6C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5.9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D450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0.27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03E9827" w14:textId="6A7898C6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D6EF1" w14:textId="21B83B25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64.7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5C7C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50.0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DE7E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75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71F4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7B8C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4374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8061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458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EF78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053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BA97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.2</w:t>
            </w:r>
          </w:p>
        </w:tc>
      </w:tr>
      <w:tr w:rsidR="009D2062" w:rsidRPr="006E40F0" w14:paraId="636707EF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AD1C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ound Woodpecker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FA7D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Geocolapte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olivace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70BC5" w14:textId="0CB51305" w:rsidR="009D2062" w:rsidRPr="006E40F0" w:rsidRDefault="00F96E5D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Grass, </w:t>
            </w:r>
            <w:r w:rsidR="00D16C3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B598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6B5D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B91B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51.6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1D65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24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94781F3" w14:textId="55C5B7C2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7F484" w14:textId="2A5C0979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3.2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C0E9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9.5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7CDB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1.108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C5ED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F4B2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017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1EF8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9876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FE7C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4145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B012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64</w:t>
            </w:r>
          </w:p>
        </w:tc>
      </w:tr>
      <w:tr w:rsidR="009D2062" w:rsidRPr="006E40F0" w14:paraId="4EFDA9AF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8377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entinel Rock Thrush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48954" w14:textId="4C0F5939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Monticol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explorator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51EBA" w14:textId="468746AA" w:rsidR="009D2062" w:rsidRPr="006E40F0" w:rsidRDefault="00F96E5D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Grass, </w:t>
            </w:r>
            <w:r w:rsidR="00D16C3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8B3C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5D1A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7DC6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4.4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EA61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22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1324B789" w14:textId="0DCCE7EB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5CDCB" w14:textId="7829BFB6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8.7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4A2B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8.4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3024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625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B0F5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7992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570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C2BC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3546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7BE9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088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69BA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21</w:t>
            </w:r>
          </w:p>
        </w:tc>
      </w:tr>
      <w:tr w:rsidR="009D2062" w:rsidRPr="006E40F0" w14:paraId="38AA1D45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386D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Drakensberg </w:t>
            </w: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ockjumper</w:t>
            </w:r>
            <w:proofErr w:type="spellEnd"/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A133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haetop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uranti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02F13" w14:textId="2AC18B37" w:rsidR="009D2062" w:rsidRPr="006E40F0" w:rsidRDefault="00F96E5D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ABCA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50B5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1084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8.5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79FC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20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12D069EE" w14:textId="0D2B1E1A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9652B" w14:textId="200233DD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2.0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AEE3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5.4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1E51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669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F4C4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ED37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2076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2ECD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342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5F7C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184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FAC8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45</w:t>
            </w:r>
          </w:p>
        </w:tc>
      </w:tr>
      <w:tr w:rsidR="009D2062" w:rsidRPr="006E40F0" w14:paraId="2F18B88F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1A75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urney’s Sugarbird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CEB0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Promerop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gurneyi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1374B" w14:textId="217272AD" w:rsidR="009D2062" w:rsidRPr="006E40F0" w:rsidRDefault="00F96E5D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32A9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59D5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3406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3.5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A385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20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24CEED52" w14:textId="7776F67F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00651" w14:textId="19EA97D6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0.3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F51C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5.1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11EF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574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E34E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1A60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5198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BB92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748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B001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882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FFE3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88</w:t>
            </w:r>
          </w:p>
        </w:tc>
      </w:tr>
      <w:tr w:rsidR="009D2062" w:rsidRPr="006E40F0" w14:paraId="4F22B72B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D165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lack Harrier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F35D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Circus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maur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1C25E" w14:textId="2251303B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  <w:r w:rsidR="00F96E5D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, 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A3F4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EN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A6A4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CC7D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9.2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B620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8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2912AA64" w14:textId="5D00F6AB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CF8CC" w14:textId="565BB252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1.0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1517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6.1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E6A1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441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9C35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5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87EA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3692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0C66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1540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76A0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2731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B72D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31</w:t>
            </w:r>
          </w:p>
        </w:tc>
      </w:tr>
      <w:tr w:rsidR="009D2062" w:rsidRPr="006E40F0" w14:paraId="61555E6F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9C484" w14:textId="58D1E1D4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rotea Seedeater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4B1E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rithagr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leucopter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9BC5E" w14:textId="56AAAE72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C3DA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567B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9891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6.4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DF40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7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18B0D65" w14:textId="777D3C20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6955E" w14:textId="7ED594A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3.7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D0A2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0.6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BF75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0.979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D088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D960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4469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1B36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925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D6CD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829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51A7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97</w:t>
            </w:r>
          </w:p>
        </w:tc>
      </w:tr>
      <w:tr w:rsidR="009D2062" w:rsidRPr="006E40F0" w14:paraId="19CAD354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4B74C" w14:textId="06D15EC8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Cape </w:t>
            </w: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ockjumper</w:t>
            </w:r>
            <w:proofErr w:type="spellEnd"/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8927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haetop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frenat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78704" w14:textId="4775D9F3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38FA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BB6E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50B6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53.3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2FA1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6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2361F021" w14:textId="1E8DDB64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1C48A" w14:textId="4E8C8B1A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5.0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D96B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9.1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C716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837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764C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29AA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0618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31F5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884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6AC1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913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5CE5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7</w:t>
            </w:r>
          </w:p>
        </w:tc>
      </w:tr>
      <w:tr w:rsidR="009D2062" w:rsidRPr="006E40F0" w14:paraId="055921C0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9F591" w14:textId="39AEADB6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udd’s Lark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E6A0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Heteromirafr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ruddi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785A3" w14:textId="75410378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E7CE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EN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B919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C897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50.0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1BA7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6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38F21BAC" w14:textId="2D865389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B88B4" w14:textId="0F9672AC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0.0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8259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4.2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65D7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303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D12D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9D11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4374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78EF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093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550C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053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7FBF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.13</w:t>
            </w:r>
          </w:p>
        </w:tc>
      </w:tr>
      <w:tr w:rsidR="009D2062" w:rsidRPr="006E40F0" w14:paraId="0B1B9046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0640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clater’s</w:t>
            </w:r>
            <w:proofErr w:type="spellEnd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Lark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9E02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pizocory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clateri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9AEFC" w14:textId="6639A7D8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AB97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9BB6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67E6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5.3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D4E6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5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4E578445" w14:textId="3EA29A4A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4A201" w14:textId="09A2261B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2.8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7ADC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1.1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23B4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124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7FA8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3566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6767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57D5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415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62BA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240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47BB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58</w:t>
            </w:r>
          </w:p>
        </w:tc>
      </w:tr>
      <w:tr w:rsidR="009D2062" w:rsidRPr="006E40F0" w14:paraId="20220225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A911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ey-winged Francolin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CFA04" w14:textId="03DEC1CB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cleroptil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frican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0636A" w14:textId="4E38F7AD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Grass, </w:t>
            </w:r>
            <w:r w:rsidR="00D16C3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2ABE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A9BC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81F9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9.0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0404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5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00455A2E" w14:textId="1D176491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E3FD3" w14:textId="0F7B8D63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3.7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3890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0.5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D73E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0.930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3C63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3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75A3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4627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D831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1990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BEF2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0912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1F85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85</w:t>
            </w:r>
          </w:p>
        </w:tc>
      </w:tr>
      <w:tr w:rsidR="009D2062" w:rsidRPr="006E40F0" w14:paraId="755BDB81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910A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lack-eared Sparrow-lark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1580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Eremopterix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ustral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B9BB9" w14:textId="14DC1614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2009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E835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1878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7.0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A427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4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68FB6CDE" w14:textId="4CE04F68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43D3F" w14:textId="1AFE3CC4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40.9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E834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9.1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05D5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20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9C52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DF86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6751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F9C4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754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C0CD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7739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4757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54</w:t>
            </w:r>
          </w:p>
        </w:tc>
      </w:tr>
      <w:tr w:rsidR="009D2062" w:rsidRPr="006E40F0" w14:paraId="62A0DE62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0CC6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lack-headed Canary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DDAC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erin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lario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F55A5" w14:textId="296AC8E7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561C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3CF2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FD5A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4.0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5300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4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81E498A" w14:textId="147AFE67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F6E42" w14:textId="62BD9B85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0.1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58FE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7.9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F488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392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EE75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DF58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8272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2399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3217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7B95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8202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CDDA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02</w:t>
            </w:r>
          </w:p>
        </w:tc>
      </w:tr>
      <w:tr w:rsidR="009D2062" w:rsidRPr="006E40F0" w14:paraId="255DF827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039B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airy Flycatcher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2A20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tenostir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cit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DE49E" w14:textId="4F68C55C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85C9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4C28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6AAC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3.7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34F7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160D5C11" w14:textId="0648A255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B7B23" w14:textId="7D7E7E21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1.0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FECC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7.0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C03F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322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1A51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7A60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24278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8E40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6763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1EFE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15668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D9D0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85</w:t>
            </w:r>
          </w:p>
        </w:tc>
      </w:tr>
      <w:tr w:rsidR="009D2062" w:rsidRPr="006E40F0" w14:paraId="0A5DA161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5A52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pe Rock Thrush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D400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Monticol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rupestr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E203D" w14:textId="0EE520D3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799F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9FEA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B44C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3.2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A66A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1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035C23E3" w14:textId="2603DD75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0DEC5" w14:textId="069A1009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0.8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F1E1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6.9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0EDE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588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3A98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CA97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33882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F18B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8770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5264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1368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AA2A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85</w:t>
            </w:r>
          </w:p>
        </w:tc>
      </w:tr>
      <w:tr w:rsidR="009D2062" w:rsidRPr="006E40F0" w14:paraId="0CA98332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4C42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nysna</w:t>
            </w:r>
            <w:proofErr w:type="spellEnd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Turaco</w:t>
            </w:r>
            <w:proofErr w:type="spellEnd"/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5012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Tauraco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orythaix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AF75D" w14:textId="57C9BC75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e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0605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D7E6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69B6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6.2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5309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1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32DAAA32" w14:textId="0B6E7CD6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5C6BA" w14:textId="62FD4F9B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2.3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5BE6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0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6B11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502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57FC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1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2B6E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4136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F80B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359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949A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7871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AE0A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56</w:t>
            </w:r>
          </w:p>
        </w:tc>
      </w:tr>
      <w:tr w:rsidR="009D2062" w:rsidRPr="006E40F0" w14:paraId="2DA3560F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AD9D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wee</w:t>
            </w:r>
            <w:proofErr w:type="spellEnd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Waxbill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52F8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occopygi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melanot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C4C7D" w14:textId="58F1462D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F557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D979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E010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5.2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B57B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1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27093430" w14:textId="3138081E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0FB51" w14:textId="040D586C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2.9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64BB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7.7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4480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275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D3C5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0CE2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2868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2051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4190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90E8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2289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02BF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47</w:t>
            </w:r>
          </w:p>
        </w:tc>
      </w:tr>
      <w:tr w:rsidR="009D2062" w:rsidRPr="006E40F0" w14:paraId="00BFE4C8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9414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innamon-breasted Warbler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9699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Euryptil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ubcinnamome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41C1F" w14:textId="64D1917C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</w:t>
            </w:r>
            <w:r w:rsidR="00D16C3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7A46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C01A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7460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4.2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6010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0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27A3C3C8" w14:textId="7C613BDE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Cs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39515" w14:textId="6F22C419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31.2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B318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5.4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8CFD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50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AD21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B55E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280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CA2E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654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1E25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427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4F17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.09</w:t>
            </w:r>
          </w:p>
        </w:tc>
      </w:tr>
      <w:tr w:rsidR="009D2062" w:rsidRPr="006E40F0" w14:paraId="7524C90E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886E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ied Starling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B1E6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Lamprotorni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bicolor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98731" w14:textId="7645DC6F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44AB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398F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F011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9.0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970E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9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57BFF63E" w14:textId="4C542276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2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DF5F6" w14:textId="11487A28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1.7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1AB3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0.9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3514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-1.068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2C06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C098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06401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77A2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9375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5334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37851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C3AB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62</w:t>
            </w:r>
          </w:p>
        </w:tc>
      </w:tr>
      <w:tr w:rsidR="009D2062" w:rsidRPr="006E40F0" w14:paraId="2093E12A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20AB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Blue </w:t>
            </w: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orhaan</w:t>
            </w:r>
            <w:proofErr w:type="spellEnd"/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2907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Eupodoti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erulescen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CC141" w14:textId="47292684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EB1E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BDC3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BCFA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7.6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ABAF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9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67A82F5B" w14:textId="699788E5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3B301" w14:textId="4FF30145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8.3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7115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5.7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0361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482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86FF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0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B4AF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6307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8AEF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8431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D188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1361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2514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37</w:t>
            </w:r>
          </w:p>
        </w:tc>
      </w:tr>
      <w:tr w:rsidR="009D2062" w:rsidRPr="006E40F0" w14:paraId="784FA9A3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1C4B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horister Robin-Chat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4DD7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ossyph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dichro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0625D" w14:textId="0556310A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e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A5E9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C2B7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C2ED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4.7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D302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9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0307246F" w14:textId="3CB7B746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CB510" w14:textId="523BD852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1.2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AF47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7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04D6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400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6EED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4A5D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3201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9E6E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370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B99D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2724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A6F6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29</w:t>
            </w:r>
          </w:p>
        </w:tc>
      </w:tr>
      <w:tr w:rsidR="009D2062" w:rsidRPr="006E40F0" w14:paraId="137D4926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BC468" w14:textId="7D4AF5CE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pe Siskin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A9CB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rithagr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tott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B6855" w14:textId="7BDE4CCC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E59C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6D30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B768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8.1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027C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9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52E86067" w14:textId="418D6A76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42490" w14:textId="1704149E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5.0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B858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5.8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E3E0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398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E259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4577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383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D1D2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643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3D9E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8107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B350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65</w:t>
            </w:r>
          </w:p>
        </w:tc>
      </w:tr>
      <w:tr w:rsidR="009D2062" w:rsidRPr="006E40F0" w14:paraId="7D5668A0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BEBDB" w14:textId="3FC4E61C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Orange-breasted Sunbird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3FB1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nthobaphe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violace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5571D" w14:textId="0247A6F5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BA36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8F5F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10A7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7.2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BCCE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8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07DA404" w14:textId="73660BAA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2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17B6F" w14:textId="61E17169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9.9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93B4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7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3C04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674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4211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612C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7686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BF2B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1591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BA28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5316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6465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87</w:t>
            </w:r>
          </w:p>
        </w:tc>
      </w:tr>
      <w:tr w:rsidR="009D2062" w:rsidRPr="006E40F0" w14:paraId="18625BC1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8B24A" w14:textId="7FBC86D3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Yellow-breasted Pipit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CBDF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nth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hlor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F802B" w14:textId="7A15C344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4E59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9726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6C65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4.4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4BBA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7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5FDD6D5F" w14:textId="51BEA560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07FD1" w14:textId="50519EFB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1.4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42F9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.1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2BCA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107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D1D4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8095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4057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C7BA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519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045A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617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BFF6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.39</w:t>
            </w:r>
          </w:p>
        </w:tc>
      </w:tr>
      <w:tr w:rsidR="009D2062" w:rsidRPr="006E40F0" w14:paraId="0008A9D0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6B13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Karoo </w:t>
            </w: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Eremomela</w:t>
            </w:r>
            <w:proofErr w:type="spellEnd"/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9440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Eremomel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gregal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2969B" w14:textId="732AFAF8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893A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50AE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FA08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.5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E0A6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7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0DCD5BBD" w14:textId="0A38E2DA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1D41B" w14:textId="2D522628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1.5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2DC9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8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62D7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142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B953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8F89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9144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4772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412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C71B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26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2F25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29</w:t>
            </w:r>
          </w:p>
        </w:tc>
      </w:tr>
      <w:tr w:rsidR="009D2062" w:rsidRPr="006E40F0" w14:paraId="39BA7B01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743B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Jackal Buzzard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E85D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Buteo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rufofusc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0C0CC" w14:textId="7FF59021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1478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1AB6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A8D4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7.0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BA3D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7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65B9235C" w14:textId="5ACE4802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9DD14" w14:textId="4F13646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7.4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31DE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5.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F3EB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13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6193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4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172C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13691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CE71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4319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9B93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80179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4443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26</w:t>
            </w:r>
          </w:p>
        </w:tc>
      </w:tr>
      <w:tr w:rsidR="009D2062" w:rsidRPr="006E40F0" w14:paraId="1B0A6E7A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0D9A9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ey Tit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0B32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Par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fer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4C0C6" w14:textId="62E62BC8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41FD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6E9A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F78E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4.6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CF9D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6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1773711A" w14:textId="32F0B3BC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9D6D1" w14:textId="2C884466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4.1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2F9C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2.0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5FA3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340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C505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3F7D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2440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70CD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1115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3FD4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3747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7711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13</w:t>
            </w:r>
          </w:p>
        </w:tc>
      </w:tr>
      <w:tr w:rsidR="009D2062" w:rsidRPr="006E40F0" w14:paraId="453B22B3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D001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ickle-winged Chat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9F815" w14:textId="4A643223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ercomel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r w:rsidR="004C4BDB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inuate</w:t>
            </w:r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F033C" w14:textId="58798F63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C0B2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5E39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9DA3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6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49A0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6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5C19E669" w14:textId="4F237358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63E70" w14:textId="69F0770C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7.4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6092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3.8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92AE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86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FB9A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3394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98890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9364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0009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51C3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6501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72CB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74</w:t>
            </w:r>
          </w:p>
        </w:tc>
      </w:tr>
      <w:tr w:rsidR="009D2062" w:rsidRPr="006E40F0" w14:paraId="7BBA6773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F0C0A" w14:textId="1612584B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pe Sugarbird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D9B6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Promerop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fer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F61A3" w14:textId="58E95786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16BE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6486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4611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7.8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CDE9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6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3E1DD1F7" w14:textId="6E31B5AB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3DB76" w14:textId="2070281E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1.3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715D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5.1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D6FA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425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173B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1451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570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3745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830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22AC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4469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00EF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91</w:t>
            </w:r>
          </w:p>
        </w:tc>
      </w:tr>
      <w:tr w:rsidR="009D2062" w:rsidRPr="006E40F0" w14:paraId="6C4E3F86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FAB8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est Canary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514F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rithagr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cotop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23247" w14:textId="14F23E52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e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FB2D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DF01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1D0A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4.0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F104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6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1BCF68B0" w14:textId="74D1B2C2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F6940" w14:textId="204E8DA5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4.8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59BB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9.8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3585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97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065B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BA14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7052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6312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099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8664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0986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8AC1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31</w:t>
            </w:r>
          </w:p>
        </w:tc>
      </w:tr>
      <w:tr w:rsidR="009D2062" w:rsidRPr="006E40F0" w14:paraId="718CE64E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7E3B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amaqua Warbler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82DB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Phragmaci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ubstriat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E8279" w14:textId="25B9287B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0304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7EE5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FCA2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1.4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A79A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5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52BE634F" w14:textId="0DF0DF22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9ECD0" w14:textId="18D0B8B2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2.6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EA5A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1.6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6CDF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206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7663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88F9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4326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95E4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1274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1F1F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1840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CE22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65</w:t>
            </w:r>
          </w:p>
        </w:tc>
      </w:tr>
      <w:tr w:rsidR="009D2062" w:rsidRPr="006E40F0" w14:paraId="3B7BE2B6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C2D0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uff-streaked Chat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7642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mpicoloide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bifasciat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99EAE" w14:textId="68866454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95EB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4573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2E20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3.9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5E27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5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015BE458" w14:textId="3CE088AE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E94E0" w14:textId="2DBD0A3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6.5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2297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3.9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CCC9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90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2607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C001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1949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B342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954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DEF2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4388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B88C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76</w:t>
            </w:r>
          </w:p>
        </w:tc>
      </w:tr>
      <w:tr w:rsidR="009D2062" w:rsidRPr="006E40F0" w14:paraId="680B7E6B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5297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est Buzzard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4DA2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Buteo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trizonat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0EF4A" w14:textId="139A730A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e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8D8C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11D8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7096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7.1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09F3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4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4D7DFB6F" w14:textId="461F7BE6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7EE6C" w14:textId="0357CBAB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3.9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273F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3.0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860B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118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321F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6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B30F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841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22F9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4288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8DF7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7135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0CA3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92</w:t>
            </w:r>
          </w:p>
        </w:tc>
      </w:tr>
      <w:tr w:rsidR="009D2062" w:rsidRPr="006E40F0" w14:paraId="0216EA52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DBD2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outhern Double-collared Sunbird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EDC7B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innyri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halybe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D4DED" w14:textId="61179EA8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33EA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7B0C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4FAB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.2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3EC9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3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661454B" w14:textId="11018993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2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84516" w14:textId="0CBC79F1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1.2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F1A8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9.7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8CBE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37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4807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0493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21362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4A3F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5841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3C37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3222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E08D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09</w:t>
            </w:r>
          </w:p>
        </w:tc>
      </w:tr>
      <w:tr w:rsidR="009D2062" w:rsidRPr="006E40F0" w14:paraId="08996A15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7EBC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outh African Cliff Swallow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D470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Petrochelidon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piloder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9B8B2" w14:textId="0C8CAAEA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F5B8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651B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9718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.0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5540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4A6416DA" w14:textId="553CC451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4B641" w14:textId="263CB66F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5.8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0BA2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0.8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30CA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329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9B81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723A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59397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F1EA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2342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7988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58355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24A4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89</w:t>
            </w:r>
          </w:p>
        </w:tc>
      </w:tr>
      <w:tr w:rsidR="009D2062" w:rsidRPr="006E40F0" w14:paraId="0C455F95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74FA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pe Weaver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7204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Ploce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pens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DBACD" w14:textId="385013EA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4379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4A18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46DA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.1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FD52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2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11AB99B" w14:textId="3216B8DB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2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0C3BC" w14:textId="7434D1B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7.2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1CE4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6.2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432F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113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51E0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CDD2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13818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C5A3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6982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DA2E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79531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0721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23</w:t>
            </w:r>
          </w:p>
        </w:tc>
      </w:tr>
      <w:tr w:rsidR="009D2062" w:rsidRPr="006E40F0" w14:paraId="02A9C8D3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0835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Drakensberg Siskin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B5A8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rithagr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ymonsi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CB02E" w14:textId="73223FA4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FA4F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8397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0C09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6.9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8B26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2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65705D9D" w14:textId="236A95BD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0DB94" w14:textId="22F9DEF5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5.0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4A58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7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E903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137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08BD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09CF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9889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30AA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301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D38E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832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C0C1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64</w:t>
            </w:r>
          </w:p>
        </w:tc>
      </w:tr>
      <w:tr w:rsidR="009D2062" w:rsidRPr="006E40F0" w14:paraId="12BC504B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9E5A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ush Blackcap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CD8F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Lioptil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nigricapill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C78A3" w14:textId="06AF3D81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, Fore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CD73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81B5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D965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9.5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DA19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1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5D6FC68D" w14:textId="3B61C64F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CB562" w14:textId="64739E61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6.2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74BC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1.1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3606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206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5DEA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A9B7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467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AB09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748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58FE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368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FA01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54</w:t>
            </w:r>
          </w:p>
        </w:tc>
      </w:tr>
      <w:tr w:rsidR="009D2062" w:rsidRPr="006E40F0" w14:paraId="7D15A4DE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115D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arge-billed Lark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0266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Galerid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magnirostr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E584B" w14:textId="24ACDB90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E207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072A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B99C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.5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7662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1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1E8E317E" w14:textId="232C6856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68723" w14:textId="21753230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8.7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B208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7.7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CD56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210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4C1B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9554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01679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8D0D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6424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1B33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2192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4DB1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44</w:t>
            </w:r>
          </w:p>
        </w:tc>
      </w:tr>
      <w:tr w:rsidR="009D2062" w:rsidRPr="006E40F0" w14:paraId="23A4202C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2DC9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Southern </w:t>
            </w: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Tchagra</w:t>
            </w:r>
            <w:proofErr w:type="spellEnd"/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5AE7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Tchagr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tchagr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35072" w14:textId="1CC19840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Thicke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1DBE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D6F5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4B78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5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1202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1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316CEA26" w14:textId="42377E28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BC399" w14:textId="0334DEE0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9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BA45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6.5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C7CB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196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8591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F539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204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6F8E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462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7E4C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4638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1645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85</w:t>
            </w:r>
          </w:p>
        </w:tc>
      </w:tr>
      <w:tr w:rsidR="009D2062" w:rsidRPr="006E40F0" w14:paraId="7DF3E762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3106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frican Rock Pipit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8FFC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nth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renat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769F" w14:textId="4B0D4779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878D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1C4F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D721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6.6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FF2E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1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DCFAFDC" w14:textId="35702A9D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6EB2D" w14:textId="075160D0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2.8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8F3F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8.2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423A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265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9484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616F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5673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BFFC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5077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FA34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3858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685B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3</w:t>
            </w:r>
          </w:p>
        </w:tc>
      </w:tr>
      <w:tr w:rsidR="009D2062" w:rsidRPr="006E40F0" w14:paraId="417A4A54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0A61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eater Double-collared Sunbird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1AF21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innyri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fer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863D9" w14:textId="1987695F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B540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33C0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1B35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.7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9638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1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CC3A654" w14:textId="77F1BA75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AF201" w14:textId="7101E71C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6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2D54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3.4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DA2A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213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56C3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.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5060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3169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5B74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1261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4EC1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2597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3261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02</w:t>
            </w:r>
          </w:p>
        </w:tc>
      </w:tr>
      <w:tr w:rsidR="009D2062" w:rsidRPr="006E40F0" w14:paraId="09D3D33F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254E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iscal Flycatcher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FFA5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igel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ilen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3759A" w14:textId="297A9577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3964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8C2A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1A9E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.1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F3C0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0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00C959D5" w14:textId="65A0AE1A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2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F05B4" w14:textId="78FDBB8D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7.5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A9B7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6.2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AEC3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357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5A8F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0E10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58762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5B1B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7163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EBF9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95928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82FE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38</w:t>
            </w:r>
          </w:p>
        </w:tc>
      </w:tr>
      <w:tr w:rsidR="009D2062" w:rsidRPr="006E40F0" w14:paraId="1F208E9D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BCF3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ayard’s Tit-Babbler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819D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Sylvia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layardi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4FA50" w14:textId="5E97B96A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3D6C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2A88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7BA3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2.1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F263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0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477A5506" w14:textId="2FC5E267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B120F" w14:textId="5B8B1B8E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8.7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094E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4.9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D386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229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8F8F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4153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82852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DBD2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6072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DB45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8769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D4D0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68</w:t>
            </w:r>
          </w:p>
        </w:tc>
      </w:tr>
      <w:tr w:rsidR="009D2062" w:rsidRPr="006E40F0" w14:paraId="336C0CBD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BCFB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arratt’s Warbler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B64A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Bradypter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barratti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26DEE" w14:textId="0FACE732" w:rsidR="009D2062" w:rsidRPr="006E40F0" w:rsidRDefault="00FE72B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033E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4FDA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4322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5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5FD3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00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52744458" w14:textId="5AA6039C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09734" w14:textId="40FD66D8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0.5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5666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3.5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6665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384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016A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1EDB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112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978A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4865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632C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736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5BD4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13</w:t>
            </w:r>
          </w:p>
        </w:tc>
      </w:tr>
      <w:tr w:rsidR="009D2062" w:rsidRPr="006E40F0" w14:paraId="395AD006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1795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rown Scrub Robin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9C24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Erythropygi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ignat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FAB77" w14:textId="0E701DD0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e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19D2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64EA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4886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.6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1BD8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0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2146566F" w14:textId="552695B6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16D70" w14:textId="6815F67B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6.1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049C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.9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AA33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362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46BF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ECDA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5816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4613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768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2B49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387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668A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84</w:t>
            </w:r>
          </w:p>
        </w:tc>
      </w:tr>
      <w:tr w:rsidR="009D2062" w:rsidRPr="006E40F0" w14:paraId="1057905A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B56D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Cape </w:t>
            </w: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purfowl</w:t>
            </w:r>
            <w:proofErr w:type="spellEnd"/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F35B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Pternisti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pens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CB5ED" w14:textId="1618A0BE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C160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59E4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4CE5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.2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C0E2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0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08008773" w14:textId="73623DDE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2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803CD" w14:textId="1848C378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4.2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69F3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3.4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6253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332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DB57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2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6BEC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61838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2263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537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02BB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2215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93C3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93</w:t>
            </w:r>
          </w:p>
        </w:tc>
      </w:tr>
      <w:tr w:rsidR="009D2062" w:rsidRPr="006E40F0" w14:paraId="45B0E334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9910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 Lark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DAC8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lendulaud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lbescen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1BCD3" w14:textId="4386C5F2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aroo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59A1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4F0A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0BBB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6.9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D2F4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1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4B20C5D0" w14:textId="77FA9B7F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C40B6" w14:textId="4B7A98DD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.0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B789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4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EC12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168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3DB4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F961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76418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E011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5004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DB30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9329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A69F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12</w:t>
            </w:r>
          </w:p>
        </w:tc>
      </w:tr>
      <w:tr w:rsidR="009D2062" w:rsidRPr="006E40F0" w14:paraId="35E4608E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928FE" w14:textId="68BE9B49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nysna</w:t>
            </w:r>
            <w:proofErr w:type="spellEnd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Warbler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66FB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Bradypter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ylvatic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89858" w14:textId="5CEC57D5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e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9522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117A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6379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0.2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E88D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2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2A90EFC6" w14:textId="158C8601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1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4B823" w14:textId="7AAC51B1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2.3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8DF3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.2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9472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836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AB5A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67FA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0618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D3E2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155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564D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399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B22D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.47</w:t>
            </w:r>
          </w:p>
        </w:tc>
      </w:tr>
      <w:tr w:rsidR="009D2062" w:rsidRPr="006E40F0" w14:paraId="0ED0D909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9085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outhern Bald Ibis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0F86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Gerontic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lvu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53266" w14:textId="3374CE0F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B3D6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EB9A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45E4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.3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2CA1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3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05B63975" w14:textId="7F6485D4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01346" w14:textId="4C678568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.4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0376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.7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93AA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95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B541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10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6884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8811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7821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2599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63B9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2171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7FEA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34</w:t>
            </w:r>
          </w:p>
        </w:tc>
      </w:tr>
      <w:tr w:rsidR="009D2062" w:rsidRPr="006E40F0" w14:paraId="5D8D6FA8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2E09E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Cape </w:t>
            </w: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bird</w:t>
            </w:r>
            <w:proofErr w:type="spellEnd"/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0100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Sphenoeac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fer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29A8F" w14:textId="5998E56E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, 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0092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C3FFC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F9B7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7.9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AD8F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4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7FD21F6D" w14:textId="16AB9468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1C422" w14:textId="520C89B3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3.1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E2EB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0.2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3A8B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848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CDDE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8F9A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71061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F1BC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6437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917B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56006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F24A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96</w:t>
            </w:r>
          </w:p>
        </w:tc>
      </w:tr>
      <w:tr w:rsidR="009D2062" w:rsidRPr="006E40F0" w14:paraId="1140021E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17659" w14:textId="1E407521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ictorin’s</w:t>
            </w:r>
            <w:proofErr w:type="spellEnd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Warbler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5E08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ryptilla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victorini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3EE6B" w14:textId="690644AC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ynbo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E420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716F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93CE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.0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239B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4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6CA529C6" w14:textId="0DF77A17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D0C7B" w14:textId="432CE004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47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48CD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.8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C3A3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377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26AE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D1E9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0301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ADFB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1236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65CE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4256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704C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22</w:t>
            </w:r>
          </w:p>
        </w:tc>
      </w:tr>
      <w:tr w:rsidR="009D2062" w:rsidRPr="006E40F0" w14:paraId="5CC10541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E03F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Mountain Pipit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B67C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Anth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hoeschi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A4FCE" w14:textId="5DFE509C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4895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5EA62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D7D5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0.9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ED80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4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1F2CE3CB" w14:textId="0761DE22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2B24D" w14:textId="6BB76C4A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8.7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F166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C52D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596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252D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0514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6767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9F3F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24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1444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06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4B00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22</w:t>
            </w:r>
          </w:p>
        </w:tc>
      </w:tr>
      <w:tr w:rsidR="009D2062" w:rsidRPr="006E40F0" w14:paraId="678F3FEE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3883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Melodious Lark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DC4FA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Mirafr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henian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A95BE" w14:textId="5D1620C7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F7B95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4C9C9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E08D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3.1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73F9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5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5D8D5F17" w14:textId="43B9413B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F1889" w14:textId="1584C0FD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.4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D1EB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.1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FBE8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443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DF51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FA92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0285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A041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74960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B603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9160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6D5A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33</w:t>
            </w:r>
          </w:p>
        </w:tc>
      </w:tr>
      <w:tr w:rsidR="009D2062" w:rsidRPr="006E40F0" w14:paraId="34C90252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48C9C" w14:textId="1805E59B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pe Bulbul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3463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Pycnonotus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pensis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A7EE2" w14:textId="1D5B5880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neralis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26D1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F955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04AB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7.2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E7BA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6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1144CD80" w14:textId="1A620899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2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BCD6D" w14:textId="29BE4E7F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7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4BB5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0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301D7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189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A992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162EE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746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CF310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942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5AC4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15992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E90E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18</w:t>
            </w:r>
          </w:p>
        </w:tc>
      </w:tr>
      <w:tr w:rsidR="009D2062" w:rsidRPr="006E40F0" w14:paraId="350F8D93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AE3E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Cloud </w:t>
            </w: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isticola</w:t>
            </w:r>
            <w:proofErr w:type="spellEnd"/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6B04D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isticol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textrix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62C19" w14:textId="37C19274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ass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6A8C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5B123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C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9533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3.6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989F1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7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000F090A" w14:textId="4F22FD7E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5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DC828" w14:textId="270C1C11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5.79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465B2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-1.48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E3C3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063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9396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B6D4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14072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BD5E5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18319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9864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73745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08A89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.06</w:t>
            </w:r>
          </w:p>
        </w:tc>
      </w:tr>
      <w:tr w:rsidR="009D2062" w:rsidRPr="006E40F0" w14:paraId="1250B9CC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71825" w14:textId="35462335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ed Lark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611D0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lendulaud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burr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6589D" w14:textId="435A2671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Deser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26936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AFEEF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U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2C0C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40.8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AC51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08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644A9DDB" w14:textId="6652C555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43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72C84" w14:textId="32821CF5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.5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389C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1.7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9C8F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063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EDF7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7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F426D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b/>
                <w:bCs/>
                <w:color w:val="000000"/>
                <w:sz w:val="18"/>
                <w:szCs w:val="18"/>
                <w:lang w:eastAsia="en-GB"/>
              </w:rPr>
              <w:t>16767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42EFC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1553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35C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455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B61B8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09</w:t>
            </w:r>
          </w:p>
        </w:tc>
      </w:tr>
      <w:tr w:rsidR="009D2062" w:rsidRPr="006E40F0" w14:paraId="1C7C8935" w14:textId="77777777" w:rsidTr="00934BBA">
        <w:trPr>
          <w:trHeight w:val="288"/>
        </w:trPr>
        <w:tc>
          <w:tcPr>
            <w:tcW w:w="27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47471" w14:textId="5A938769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nysna</w:t>
            </w:r>
            <w:proofErr w:type="spellEnd"/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Woodpecker</w:t>
            </w:r>
            <w:r w:rsidR="000B3CBF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*</w:t>
            </w:r>
          </w:p>
        </w:tc>
        <w:tc>
          <w:tcPr>
            <w:tcW w:w="22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3E8C4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Campethera</w:t>
            </w:r>
            <w:proofErr w:type="spellEnd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6E40F0">
              <w:rPr>
                <w:rFonts w:ascii="Calibri" w:eastAsia="Times New Roman" w:hAnsi="Calibri" w:cs="Times New Roman"/>
                <w:i/>
                <w:iCs/>
                <w:color w:val="000000"/>
                <w:sz w:val="18"/>
                <w:szCs w:val="18"/>
                <w:lang w:eastAsia="en-GB"/>
              </w:rPr>
              <w:t>notata</w:t>
            </w:r>
            <w:proofErr w:type="spellEnd"/>
          </w:p>
        </w:tc>
        <w:tc>
          <w:tcPr>
            <w:tcW w:w="14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59F9E" w14:textId="650C8768" w:rsidR="009D2062" w:rsidRPr="006E40F0" w:rsidRDefault="00D16C30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est, Thicke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91FE8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4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9C0E7" w14:textId="77777777" w:rsidR="009D2062" w:rsidRPr="006E40F0" w:rsidRDefault="009D2062" w:rsidP="009D206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T</w:t>
            </w:r>
          </w:p>
        </w:tc>
        <w:tc>
          <w:tcPr>
            <w:tcW w:w="7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A2B8A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7.12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5543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.126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</w:tcPr>
          <w:p w14:paraId="3D003748" w14:textId="321EF63A" w:rsidR="009D2062" w:rsidRPr="009D2062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9D2062">
              <w:rPr>
                <w:sz w:val="18"/>
                <w:szCs w:val="18"/>
              </w:rPr>
              <w:t>0.3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D2218" w14:textId="72CFB739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64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1B13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.50</w:t>
            </w:r>
          </w:p>
        </w:tc>
        <w:tc>
          <w:tcPr>
            <w:tcW w:w="7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82AD4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.741</w:t>
            </w:r>
          </w:p>
        </w:tc>
        <w:tc>
          <w:tcPr>
            <w:tcW w:w="5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FC20F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4986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7480</w:t>
            </w:r>
          </w:p>
        </w:tc>
        <w:tc>
          <w:tcPr>
            <w:tcW w:w="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6C6C3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6434</w:t>
            </w:r>
          </w:p>
        </w:tc>
        <w:tc>
          <w:tcPr>
            <w:tcW w:w="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3F48B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487</w:t>
            </w:r>
          </w:p>
        </w:tc>
        <w:tc>
          <w:tcPr>
            <w:tcW w:w="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939D6" w14:textId="77777777" w:rsidR="009D2062" w:rsidRPr="006E40F0" w:rsidRDefault="009D2062" w:rsidP="009D2062">
            <w:pPr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6E40F0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.45</w:t>
            </w:r>
          </w:p>
        </w:tc>
      </w:tr>
    </w:tbl>
    <w:p w14:paraId="0F5CD5E0" w14:textId="77777777" w:rsidR="00B377E4" w:rsidRDefault="00B377E4"/>
    <w:p w14:paraId="296C8349" w14:textId="42F53FB7" w:rsidR="00B377E4" w:rsidRDefault="00972F01">
      <w:r>
        <w:br w:type="page"/>
      </w:r>
    </w:p>
    <w:p w14:paraId="4A49CF46" w14:textId="10AE0C16" w:rsidR="00356205" w:rsidRDefault="00356205">
      <w:pPr>
        <w:sectPr w:rsidR="00356205" w:rsidSect="00B377E4">
          <w:footerReference w:type="default" r:id="rId8"/>
          <w:pgSz w:w="16838" w:h="11906" w:orient="landscape"/>
          <w:pgMar w:top="1440" w:right="1440" w:bottom="1440" w:left="992" w:header="709" w:footer="709" w:gutter="0"/>
          <w:cols w:space="708"/>
          <w:docGrid w:linePitch="360"/>
        </w:sectPr>
      </w:pPr>
    </w:p>
    <w:p w14:paraId="09AB28A3" w14:textId="783703AC" w:rsidR="00E75CAF" w:rsidRDefault="00E75CAF" w:rsidP="00B51617">
      <w:bookmarkStart w:id="0" w:name="_GoBack"/>
      <w:bookmarkEnd w:id="0"/>
    </w:p>
    <w:sectPr w:rsidR="00E75CAF" w:rsidSect="00356205">
      <w:pgSz w:w="11906" w:h="16838"/>
      <w:pgMar w:top="992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C763FC2" w14:textId="77777777" w:rsidR="00EC5309" w:rsidRDefault="00EC5309" w:rsidP="00E75CAF">
      <w:pPr>
        <w:spacing w:after="0" w:line="240" w:lineRule="auto"/>
      </w:pPr>
      <w:r>
        <w:separator/>
      </w:r>
    </w:p>
  </w:endnote>
  <w:endnote w:type="continuationSeparator" w:id="0">
    <w:p w14:paraId="077CD633" w14:textId="77777777" w:rsidR="00EC5309" w:rsidRDefault="00EC5309" w:rsidP="00E75CA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13641280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EC0E83" w14:textId="21D08255" w:rsidR="0062096A" w:rsidRDefault="0062096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5161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0D4C388" w14:textId="77777777" w:rsidR="0062096A" w:rsidRDefault="0062096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81860EC" w14:textId="77777777" w:rsidR="00EC5309" w:rsidRDefault="00EC5309" w:rsidP="00E75CAF">
      <w:pPr>
        <w:spacing w:after="0" w:line="240" w:lineRule="auto"/>
      </w:pPr>
      <w:r>
        <w:separator/>
      </w:r>
    </w:p>
  </w:footnote>
  <w:footnote w:type="continuationSeparator" w:id="0">
    <w:p w14:paraId="5E2D5010" w14:textId="77777777" w:rsidR="00EC5309" w:rsidRDefault="00EC5309" w:rsidP="00E75CA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C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s2rxtae5v2598eaf9apxrt4ata0sz5tt22x&quot;&gt;FynbosLibrary10-Saved&lt;record-ids&gt;&lt;item&gt;28&lt;/item&gt;&lt;item&gt;38&lt;/item&gt;&lt;item&gt;39&lt;/item&gt;&lt;item&gt;91&lt;/item&gt;&lt;item&gt;103&lt;/item&gt;&lt;item&gt;229&lt;/item&gt;&lt;item&gt;241&lt;/item&gt;&lt;item&gt;242&lt;/item&gt;&lt;item&gt;280&lt;/item&gt;&lt;item&gt;298&lt;/item&gt;&lt;item&gt;307&lt;/item&gt;&lt;item&gt;327&lt;/item&gt;&lt;item&gt;328&lt;/item&gt;&lt;item&gt;329&lt;/item&gt;&lt;item&gt;330&lt;/item&gt;&lt;item&gt;331&lt;/item&gt;&lt;item&gt;332&lt;/item&gt;&lt;item&gt;348&lt;/item&gt;&lt;item&gt;375&lt;/item&gt;&lt;item&gt;376&lt;/item&gt;&lt;item&gt;378&lt;/item&gt;&lt;item&gt;379&lt;/item&gt;&lt;item&gt;380&lt;/item&gt;&lt;item&gt;381&lt;/item&gt;&lt;item&gt;383&lt;/item&gt;&lt;item&gt;385&lt;/item&gt;&lt;item&gt;386&lt;/item&gt;&lt;item&gt;388&lt;/item&gt;&lt;item&gt;389&lt;/item&gt;&lt;item&gt;390&lt;/item&gt;&lt;item&gt;392&lt;/item&gt;&lt;item&gt;405&lt;/item&gt;&lt;item&gt;412&lt;/item&gt;&lt;item&gt;442&lt;/item&gt;&lt;item&gt;448&lt;/item&gt;&lt;item&gt;449&lt;/item&gt;&lt;item&gt;454&lt;/item&gt;&lt;item&gt;506&lt;/item&gt;&lt;item&gt;507&lt;/item&gt;&lt;item&gt;508&lt;/item&gt;&lt;item&gt;509&lt;/item&gt;&lt;item&gt;510&lt;/item&gt;&lt;/record-ids&gt;&lt;/item&gt;&lt;/Libraries&gt;"/>
  </w:docVars>
  <w:rsids>
    <w:rsidRoot w:val="00FB1906"/>
    <w:rsid w:val="00000A26"/>
    <w:rsid w:val="00001225"/>
    <w:rsid w:val="00006AA3"/>
    <w:rsid w:val="000104F0"/>
    <w:rsid w:val="00011B8C"/>
    <w:rsid w:val="00012CCC"/>
    <w:rsid w:val="00015CF6"/>
    <w:rsid w:val="0002047E"/>
    <w:rsid w:val="00023EEA"/>
    <w:rsid w:val="0002521B"/>
    <w:rsid w:val="00031CF3"/>
    <w:rsid w:val="000328AC"/>
    <w:rsid w:val="00033BC6"/>
    <w:rsid w:val="000341D6"/>
    <w:rsid w:val="000414EE"/>
    <w:rsid w:val="00042A63"/>
    <w:rsid w:val="00060CFC"/>
    <w:rsid w:val="00060E74"/>
    <w:rsid w:val="00067E5C"/>
    <w:rsid w:val="000776B2"/>
    <w:rsid w:val="000A128B"/>
    <w:rsid w:val="000B3CBF"/>
    <w:rsid w:val="000B592C"/>
    <w:rsid w:val="000B5E4B"/>
    <w:rsid w:val="000B68A9"/>
    <w:rsid w:val="000B7098"/>
    <w:rsid w:val="000C0621"/>
    <w:rsid w:val="000C2971"/>
    <w:rsid w:val="000D3CE1"/>
    <w:rsid w:val="000D4871"/>
    <w:rsid w:val="000D7069"/>
    <w:rsid w:val="000D74FB"/>
    <w:rsid w:val="000E28A6"/>
    <w:rsid w:val="000E3817"/>
    <w:rsid w:val="000E3F8D"/>
    <w:rsid w:val="000F35A0"/>
    <w:rsid w:val="0010343E"/>
    <w:rsid w:val="00104A4E"/>
    <w:rsid w:val="0010500C"/>
    <w:rsid w:val="00106C2B"/>
    <w:rsid w:val="00107AE8"/>
    <w:rsid w:val="00113024"/>
    <w:rsid w:val="00123193"/>
    <w:rsid w:val="001259B9"/>
    <w:rsid w:val="001438A6"/>
    <w:rsid w:val="001464A4"/>
    <w:rsid w:val="00154933"/>
    <w:rsid w:val="00155C39"/>
    <w:rsid w:val="001653AF"/>
    <w:rsid w:val="00170D83"/>
    <w:rsid w:val="00174D9C"/>
    <w:rsid w:val="00176FF9"/>
    <w:rsid w:val="00180BBE"/>
    <w:rsid w:val="0018320C"/>
    <w:rsid w:val="00185CEE"/>
    <w:rsid w:val="00191B57"/>
    <w:rsid w:val="00192290"/>
    <w:rsid w:val="00192994"/>
    <w:rsid w:val="001A141E"/>
    <w:rsid w:val="001A4182"/>
    <w:rsid w:val="001A4A27"/>
    <w:rsid w:val="001A6C01"/>
    <w:rsid w:val="001B0458"/>
    <w:rsid w:val="001B2766"/>
    <w:rsid w:val="001B6134"/>
    <w:rsid w:val="001C3A73"/>
    <w:rsid w:val="001C4B8B"/>
    <w:rsid w:val="001D2FBB"/>
    <w:rsid w:val="001E2378"/>
    <w:rsid w:val="001E609A"/>
    <w:rsid w:val="001E63E0"/>
    <w:rsid w:val="001F4FAC"/>
    <w:rsid w:val="001F5070"/>
    <w:rsid w:val="001F5910"/>
    <w:rsid w:val="001F5F71"/>
    <w:rsid w:val="00203238"/>
    <w:rsid w:val="00203E33"/>
    <w:rsid w:val="002053C9"/>
    <w:rsid w:val="002115F9"/>
    <w:rsid w:val="00212ED8"/>
    <w:rsid w:val="00215240"/>
    <w:rsid w:val="002168B3"/>
    <w:rsid w:val="00221B98"/>
    <w:rsid w:val="002250B4"/>
    <w:rsid w:val="00225DF4"/>
    <w:rsid w:val="00231939"/>
    <w:rsid w:val="00235425"/>
    <w:rsid w:val="00237A5A"/>
    <w:rsid w:val="00241E0C"/>
    <w:rsid w:val="0024312F"/>
    <w:rsid w:val="002532A2"/>
    <w:rsid w:val="002607C6"/>
    <w:rsid w:val="00260C2F"/>
    <w:rsid w:val="00260F20"/>
    <w:rsid w:val="00272C8D"/>
    <w:rsid w:val="00275A07"/>
    <w:rsid w:val="00276755"/>
    <w:rsid w:val="00291F40"/>
    <w:rsid w:val="00292FA0"/>
    <w:rsid w:val="002935E5"/>
    <w:rsid w:val="002969E5"/>
    <w:rsid w:val="002B3C00"/>
    <w:rsid w:val="002C1B51"/>
    <w:rsid w:val="002E5260"/>
    <w:rsid w:val="002E5E0E"/>
    <w:rsid w:val="00303DD2"/>
    <w:rsid w:val="00305113"/>
    <w:rsid w:val="003107E8"/>
    <w:rsid w:val="00312790"/>
    <w:rsid w:val="00312966"/>
    <w:rsid w:val="003149B6"/>
    <w:rsid w:val="00315E65"/>
    <w:rsid w:val="0031612B"/>
    <w:rsid w:val="00327B46"/>
    <w:rsid w:val="00331CD5"/>
    <w:rsid w:val="003344D8"/>
    <w:rsid w:val="00337480"/>
    <w:rsid w:val="00337D79"/>
    <w:rsid w:val="00356205"/>
    <w:rsid w:val="00360799"/>
    <w:rsid w:val="00364FEC"/>
    <w:rsid w:val="00372F47"/>
    <w:rsid w:val="003731E9"/>
    <w:rsid w:val="00373B48"/>
    <w:rsid w:val="00375143"/>
    <w:rsid w:val="00380BF2"/>
    <w:rsid w:val="003912C7"/>
    <w:rsid w:val="00392C38"/>
    <w:rsid w:val="003949F3"/>
    <w:rsid w:val="003A5BD9"/>
    <w:rsid w:val="003A627D"/>
    <w:rsid w:val="003B013A"/>
    <w:rsid w:val="003B0C26"/>
    <w:rsid w:val="003C75C0"/>
    <w:rsid w:val="003D0797"/>
    <w:rsid w:val="003D263D"/>
    <w:rsid w:val="003D289A"/>
    <w:rsid w:val="003D7ED3"/>
    <w:rsid w:val="003E2C09"/>
    <w:rsid w:val="003E659F"/>
    <w:rsid w:val="003E66B8"/>
    <w:rsid w:val="003F38C3"/>
    <w:rsid w:val="0040162A"/>
    <w:rsid w:val="00404246"/>
    <w:rsid w:val="00411D99"/>
    <w:rsid w:val="004123C0"/>
    <w:rsid w:val="0041516E"/>
    <w:rsid w:val="0042020E"/>
    <w:rsid w:val="0042186D"/>
    <w:rsid w:val="00422C9B"/>
    <w:rsid w:val="00426601"/>
    <w:rsid w:val="004361D6"/>
    <w:rsid w:val="00441E41"/>
    <w:rsid w:val="004421F4"/>
    <w:rsid w:val="00442DAF"/>
    <w:rsid w:val="00453884"/>
    <w:rsid w:val="004542CB"/>
    <w:rsid w:val="00460EFD"/>
    <w:rsid w:val="0046218B"/>
    <w:rsid w:val="004623AE"/>
    <w:rsid w:val="00480113"/>
    <w:rsid w:val="00490462"/>
    <w:rsid w:val="00493C12"/>
    <w:rsid w:val="004964EE"/>
    <w:rsid w:val="004A0575"/>
    <w:rsid w:val="004A3E53"/>
    <w:rsid w:val="004A42D0"/>
    <w:rsid w:val="004B1900"/>
    <w:rsid w:val="004B27F9"/>
    <w:rsid w:val="004B4543"/>
    <w:rsid w:val="004B5746"/>
    <w:rsid w:val="004B6178"/>
    <w:rsid w:val="004B7E9E"/>
    <w:rsid w:val="004B7FC7"/>
    <w:rsid w:val="004C0612"/>
    <w:rsid w:val="004C1761"/>
    <w:rsid w:val="004C4BDB"/>
    <w:rsid w:val="004D1603"/>
    <w:rsid w:val="004D360B"/>
    <w:rsid w:val="004D4379"/>
    <w:rsid w:val="004D5BA5"/>
    <w:rsid w:val="004D61FA"/>
    <w:rsid w:val="004D6622"/>
    <w:rsid w:val="004E1FA1"/>
    <w:rsid w:val="004E3FDE"/>
    <w:rsid w:val="004E749B"/>
    <w:rsid w:val="005012AF"/>
    <w:rsid w:val="00512F78"/>
    <w:rsid w:val="005139FC"/>
    <w:rsid w:val="0052237A"/>
    <w:rsid w:val="00523017"/>
    <w:rsid w:val="00523AF2"/>
    <w:rsid w:val="00534DD0"/>
    <w:rsid w:val="00541EE8"/>
    <w:rsid w:val="00544BC4"/>
    <w:rsid w:val="00546F1A"/>
    <w:rsid w:val="005542F0"/>
    <w:rsid w:val="00555874"/>
    <w:rsid w:val="00566511"/>
    <w:rsid w:val="00567123"/>
    <w:rsid w:val="00572076"/>
    <w:rsid w:val="00575737"/>
    <w:rsid w:val="00580C11"/>
    <w:rsid w:val="005812F5"/>
    <w:rsid w:val="00584433"/>
    <w:rsid w:val="00587E2C"/>
    <w:rsid w:val="00590162"/>
    <w:rsid w:val="00593722"/>
    <w:rsid w:val="00596B66"/>
    <w:rsid w:val="005A569D"/>
    <w:rsid w:val="005A643B"/>
    <w:rsid w:val="005B257C"/>
    <w:rsid w:val="005B795E"/>
    <w:rsid w:val="005C2B03"/>
    <w:rsid w:val="005C4BAF"/>
    <w:rsid w:val="005D23B2"/>
    <w:rsid w:val="005D59B1"/>
    <w:rsid w:val="005F0B65"/>
    <w:rsid w:val="005F2EF3"/>
    <w:rsid w:val="005F3234"/>
    <w:rsid w:val="006005CA"/>
    <w:rsid w:val="00601A06"/>
    <w:rsid w:val="006020AA"/>
    <w:rsid w:val="00604C0C"/>
    <w:rsid w:val="00605B52"/>
    <w:rsid w:val="00610A9D"/>
    <w:rsid w:val="00612C66"/>
    <w:rsid w:val="00613E7B"/>
    <w:rsid w:val="00617BCE"/>
    <w:rsid w:val="0062096A"/>
    <w:rsid w:val="006238E7"/>
    <w:rsid w:val="006243B5"/>
    <w:rsid w:val="00625754"/>
    <w:rsid w:val="006264B1"/>
    <w:rsid w:val="00627BD3"/>
    <w:rsid w:val="00627BF8"/>
    <w:rsid w:val="0063142B"/>
    <w:rsid w:val="00633BCA"/>
    <w:rsid w:val="00635686"/>
    <w:rsid w:val="006369B2"/>
    <w:rsid w:val="006515E6"/>
    <w:rsid w:val="0066006B"/>
    <w:rsid w:val="006630C4"/>
    <w:rsid w:val="00670C75"/>
    <w:rsid w:val="006713CE"/>
    <w:rsid w:val="00676269"/>
    <w:rsid w:val="0068110E"/>
    <w:rsid w:val="006819F8"/>
    <w:rsid w:val="006854D7"/>
    <w:rsid w:val="00685856"/>
    <w:rsid w:val="006A04DD"/>
    <w:rsid w:val="006A183E"/>
    <w:rsid w:val="006A4F7B"/>
    <w:rsid w:val="006B4C41"/>
    <w:rsid w:val="006B7DDB"/>
    <w:rsid w:val="006C0A26"/>
    <w:rsid w:val="006C4DD6"/>
    <w:rsid w:val="006D0569"/>
    <w:rsid w:val="006D09E3"/>
    <w:rsid w:val="006D12B4"/>
    <w:rsid w:val="006D2E32"/>
    <w:rsid w:val="006D6AB7"/>
    <w:rsid w:val="006E3629"/>
    <w:rsid w:val="006E40F0"/>
    <w:rsid w:val="006F11D7"/>
    <w:rsid w:val="006F6084"/>
    <w:rsid w:val="006F7753"/>
    <w:rsid w:val="006F7CF8"/>
    <w:rsid w:val="00715AE0"/>
    <w:rsid w:val="00715CAD"/>
    <w:rsid w:val="00720135"/>
    <w:rsid w:val="0072415D"/>
    <w:rsid w:val="007274C7"/>
    <w:rsid w:val="0073036D"/>
    <w:rsid w:val="00732524"/>
    <w:rsid w:val="0073488C"/>
    <w:rsid w:val="00752DC4"/>
    <w:rsid w:val="00753CB3"/>
    <w:rsid w:val="00754CBA"/>
    <w:rsid w:val="007562A0"/>
    <w:rsid w:val="0077035B"/>
    <w:rsid w:val="00775C85"/>
    <w:rsid w:val="00777D46"/>
    <w:rsid w:val="00780EAB"/>
    <w:rsid w:val="00782561"/>
    <w:rsid w:val="00783670"/>
    <w:rsid w:val="007841A6"/>
    <w:rsid w:val="00787AE0"/>
    <w:rsid w:val="007936AE"/>
    <w:rsid w:val="00797FBD"/>
    <w:rsid w:val="007A4DA0"/>
    <w:rsid w:val="007A4DC2"/>
    <w:rsid w:val="007A6C69"/>
    <w:rsid w:val="007A7B84"/>
    <w:rsid w:val="007B0700"/>
    <w:rsid w:val="007B0AA4"/>
    <w:rsid w:val="007B543C"/>
    <w:rsid w:val="007B6E8B"/>
    <w:rsid w:val="007C5930"/>
    <w:rsid w:val="007C731B"/>
    <w:rsid w:val="007D4234"/>
    <w:rsid w:val="007E3369"/>
    <w:rsid w:val="007E56E3"/>
    <w:rsid w:val="008019B1"/>
    <w:rsid w:val="008034EF"/>
    <w:rsid w:val="00811BEF"/>
    <w:rsid w:val="00815678"/>
    <w:rsid w:val="00816464"/>
    <w:rsid w:val="00821AED"/>
    <w:rsid w:val="00827676"/>
    <w:rsid w:val="0082780C"/>
    <w:rsid w:val="00833B6F"/>
    <w:rsid w:val="0083424F"/>
    <w:rsid w:val="00836973"/>
    <w:rsid w:val="00837821"/>
    <w:rsid w:val="00837A49"/>
    <w:rsid w:val="008464F3"/>
    <w:rsid w:val="00850E0B"/>
    <w:rsid w:val="00851EB4"/>
    <w:rsid w:val="00852421"/>
    <w:rsid w:val="00852896"/>
    <w:rsid w:val="00856755"/>
    <w:rsid w:val="00864634"/>
    <w:rsid w:val="00865DDD"/>
    <w:rsid w:val="008719FE"/>
    <w:rsid w:val="0087328F"/>
    <w:rsid w:val="008752BA"/>
    <w:rsid w:val="00876E4B"/>
    <w:rsid w:val="008801F1"/>
    <w:rsid w:val="008820E0"/>
    <w:rsid w:val="008825CD"/>
    <w:rsid w:val="00883852"/>
    <w:rsid w:val="00884D30"/>
    <w:rsid w:val="008872A2"/>
    <w:rsid w:val="00893BBD"/>
    <w:rsid w:val="00896212"/>
    <w:rsid w:val="00897DB8"/>
    <w:rsid w:val="008A2AE4"/>
    <w:rsid w:val="008A2B2F"/>
    <w:rsid w:val="008A2BF7"/>
    <w:rsid w:val="008A315C"/>
    <w:rsid w:val="008A3417"/>
    <w:rsid w:val="008B29E6"/>
    <w:rsid w:val="008B5773"/>
    <w:rsid w:val="008C0EC0"/>
    <w:rsid w:val="008C1C71"/>
    <w:rsid w:val="008D02B9"/>
    <w:rsid w:val="008D5ED0"/>
    <w:rsid w:val="008D6D7A"/>
    <w:rsid w:val="008F0023"/>
    <w:rsid w:val="008F3514"/>
    <w:rsid w:val="00901B3D"/>
    <w:rsid w:val="00911FA8"/>
    <w:rsid w:val="009134C7"/>
    <w:rsid w:val="0092116B"/>
    <w:rsid w:val="00922C50"/>
    <w:rsid w:val="00924621"/>
    <w:rsid w:val="00933A0E"/>
    <w:rsid w:val="00934BBA"/>
    <w:rsid w:val="00935E83"/>
    <w:rsid w:val="00940DEE"/>
    <w:rsid w:val="00942A6A"/>
    <w:rsid w:val="009464FB"/>
    <w:rsid w:val="00950C7B"/>
    <w:rsid w:val="00951BF4"/>
    <w:rsid w:val="00953CDD"/>
    <w:rsid w:val="00954278"/>
    <w:rsid w:val="00954624"/>
    <w:rsid w:val="009557C9"/>
    <w:rsid w:val="00961A3A"/>
    <w:rsid w:val="00965A88"/>
    <w:rsid w:val="009729E8"/>
    <w:rsid w:val="00972F01"/>
    <w:rsid w:val="00973454"/>
    <w:rsid w:val="00984902"/>
    <w:rsid w:val="009863C8"/>
    <w:rsid w:val="00987DF0"/>
    <w:rsid w:val="00990BDC"/>
    <w:rsid w:val="00991DC7"/>
    <w:rsid w:val="009977EE"/>
    <w:rsid w:val="009A0CBF"/>
    <w:rsid w:val="009A3E1D"/>
    <w:rsid w:val="009A4460"/>
    <w:rsid w:val="009A50F4"/>
    <w:rsid w:val="009A5684"/>
    <w:rsid w:val="009B1692"/>
    <w:rsid w:val="009B17DC"/>
    <w:rsid w:val="009C057D"/>
    <w:rsid w:val="009C4C16"/>
    <w:rsid w:val="009C5679"/>
    <w:rsid w:val="009D2062"/>
    <w:rsid w:val="009D6978"/>
    <w:rsid w:val="009E509B"/>
    <w:rsid w:val="009E698A"/>
    <w:rsid w:val="009F4777"/>
    <w:rsid w:val="009F5BD0"/>
    <w:rsid w:val="009F72B9"/>
    <w:rsid w:val="00A0149C"/>
    <w:rsid w:val="00A032F8"/>
    <w:rsid w:val="00A04060"/>
    <w:rsid w:val="00A04AC8"/>
    <w:rsid w:val="00A07622"/>
    <w:rsid w:val="00A119DF"/>
    <w:rsid w:val="00A12C90"/>
    <w:rsid w:val="00A1325A"/>
    <w:rsid w:val="00A142F1"/>
    <w:rsid w:val="00A1564E"/>
    <w:rsid w:val="00A1663C"/>
    <w:rsid w:val="00A20E91"/>
    <w:rsid w:val="00A225D0"/>
    <w:rsid w:val="00A238D9"/>
    <w:rsid w:val="00A23CBC"/>
    <w:rsid w:val="00A26BD6"/>
    <w:rsid w:val="00A304C6"/>
    <w:rsid w:val="00A331EA"/>
    <w:rsid w:val="00A3789C"/>
    <w:rsid w:val="00A41E49"/>
    <w:rsid w:val="00A47961"/>
    <w:rsid w:val="00A51684"/>
    <w:rsid w:val="00A52CF9"/>
    <w:rsid w:val="00A52D0F"/>
    <w:rsid w:val="00A61D3E"/>
    <w:rsid w:val="00A61DC1"/>
    <w:rsid w:val="00A70624"/>
    <w:rsid w:val="00A71417"/>
    <w:rsid w:val="00A757D9"/>
    <w:rsid w:val="00A84883"/>
    <w:rsid w:val="00A92CE1"/>
    <w:rsid w:val="00A93D10"/>
    <w:rsid w:val="00AB32B7"/>
    <w:rsid w:val="00AB71FF"/>
    <w:rsid w:val="00AC4791"/>
    <w:rsid w:val="00AC5209"/>
    <w:rsid w:val="00AC7CE5"/>
    <w:rsid w:val="00AD26E0"/>
    <w:rsid w:val="00AF7A42"/>
    <w:rsid w:val="00B116FA"/>
    <w:rsid w:val="00B149C5"/>
    <w:rsid w:val="00B14FEC"/>
    <w:rsid w:val="00B23510"/>
    <w:rsid w:val="00B24119"/>
    <w:rsid w:val="00B26A62"/>
    <w:rsid w:val="00B30797"/>
    <w:rsid w:val="00B32A98"/>
    <w:rsid w:val="00B32B9A"/>
    <w:rsid w:val="00B33C20"/>
    <w:rsid w:val="00B33CE8"/>
    <w:rsid w:val="00B3648D"/>
    <w:rsid w:val="00B365DC"/>
    <w:rsid w:val="00B36C3D"/>
    <w:rsid w:val="00B371C0"/>
    <w:rsid w:val="00B377E4"/>
    <w:rsid w:val="00B40BD9"/>
    <w:rsid w:val="00B455D5"/>
    <w:rsid w:val="00B471B3"/>
    <w:rsid w:val="00B51617"/>
    <w:rsid w:val="00B5385F"/>
    <w:rsid w:val="00B54608"/>
    <w:rsid w:val="00B551A6"/>
    <w:rsid w:val="00B64EE7"/>
    <w:rsid w:val="00B655C4"/>
    <w:rsid w:val="00B721CF"/>
    <w:rsid w:val="00B80FA0"/>
    <w:rsid w:val="00B81244"/>
    <w:rsid w:val="00B8239D"/>
    <w:rsid w:val="00B83855"/>
    <w:rsid w:val="00B85612"/>
    <w:rsid w:val="00BA1FBF"/>
    <w:rsid w:val="00BA2E6D"/>
    <w:rsid w:val="00BA762C"/>
    <w:rsid w:val="00BB0766"/>
    <w:rsid w:val="00BB1A6D"/>
    <w:rsid w:val="00BC0A4E"/>
    <w:rsid w:val="00BC3304"/>
    <w:rsid w:val="00BC6C63"/>
    <w:rsid w:val="00BC6D98"/>
    <w:rsid w:val="00BD3ED1"/>
    <w:rsid w:val="00BD400F"/>
    <w:rsid w:val="00BD65EF"/>
    <w:rsid w:val="00BD720D"/>
    <w:rsid w:val="00BE2EA2"/>
    <w:rsid w:val="00BE4C52"/>
    <w:rsid w:val="00BE72F3"/>
    <w:rsid w:val="00BE759A"/>
    <w:rsid w:val="00BE7CFA"/>
    <w:rsid w:val="00BF2181"/>
    <w:rsid w:val="00BF7190"/>
    <w:rsid w:val="00BF7919"/>
    <w:rsid w:val="00C018E2"/>
    <w:rsid w:val="00C02C0D"/>
    <w:rsid w:val="00C0386F"/>
    <w:rsid w:val="00C15273"/>
    <w:rsid w:val="00C16E95"/>
    <w:rsid w:val="00C2120C"/>
    <w:rsid w:val="00C22225"/>
    <w:rsid w:val="00C26387"/>
    <w:rsid w:val="00C308A6"/>
    <w:rsid w:val="00C32ACA"/>
    <w:rsid w:val="00C41F79"/>
    <w:rsid w:val="00C44A96"/>
    <w:rsid w:val="00C450EB"/>
    <w:rsid w:val="00C517FC"/>
    <w:rsid w:val="00C52CED"/>
    <w:rsid w:val="00C54106"/>
    <w:rsid w:val="00C618FE"/>
    <w:rsid w:val="00C639FB"/>
    <w:rsid w:val="00C653F3"/>
    <w:rsid w:val="00C72C1D"/>
    <w:rsid w:val="00C7329E"/>
    <w:rsid w:val="00C754D4"/>
    <w:rsid w:val="00C75AFE"/>
    <w:rsid w:val="00C90A69"/>
    <w:rsid w:val="00CA0AE3"/>
    <w:rsid w:val="00CA2CBD"/>
    <w:rsid w:val="00CA3B44"/>
    <w:rsid w:val="00CA44BE"/>
    <w:rsid w:val="00CA5259"/>
    <w:rsid w:val="00CA7641"/>
    <w:rsid w:val="00CB49B2"/>
    <w:rsid w:val="00CB4FEC"/>
    <w:rsid w:val="00CC2117"/>
    <w:rsid w:val="00CC4AF0"/>
    <w:rsid w:val="00CC6538"/>
    <w:rsid w:val="00CC743B"/>
    <w:rsid w:val="00CD2327"/>
    <w:rsid w:val="00CD3BED"/>
    <w:rsid w:val="00CD4CC4"/>
    <w:rsid w:val="00CE2559"/>
    <w:rsid w:val="00CE67A5"/>
    <w:rsid w:val="00CE7F28"/>
    <w:rsid w:val="00CF062B"/>
    <w:rsid w:val="00CF304F"/>
    <w:rsid w:val="00CF5457"/>
    <w:rsid w:val="00D00FEE"/>
    <w:rsid w:val="00D04885"/>
    <w:rsid w:val="00D06A41"/>
    <w:rsid w:val="00D16C30"/>
    <w:rsid w:val="00D177BD"/>
    <w:rsid w:val="00D179E4"/>
    <w:rsid w:val="00D2110D"/>
    <w:rsid w:val="00D21C28"/>
    <w:rsid w:val="00D237E9"/>
    <w:rsid w:val="00D245C9"/>
    <w:rsid w:val="00D248E7"/>
    <w:rsid w:val="00D27380"/>
    <w:rsid w:val="00D356D0"/>
    <w:rsid w:val="00D37ED3"/>
    <w:rsid w:val="00D41536"/>
    <w:rsid w:val="00D42156"/>
    <w:rsid w:val="00D424CB"/>
    <w:rsid w:val="00D44E0C"/>
    <w:rsid w:val="00D45745"/>
    <w:rsid w:val="00D53541"/>
    <w:rsid w:val="00D6137C"/>
    <w:rsid w:val="00D6601C"/>
    <w:rsid w:val="00D676DE"/>
    <w:rsid w:val="00D73E8E"/>
    <w:rsid w:val="00D82EC6"/>
    <w:rsid w:val="00D85EB8"/>
    <w:rsid w:val="00D8600B"/>
    <w:rsid w:val="00D86A48"/>
    <w:rsid w:val="00D94C78"/>
    <w:rsid w:val="00DB1AE2"/>
    <w:rsid w:val="00DB3870"/>
    <w:rsid w:val="00DB3DE7"/>
    <w:rsid w:val="00DC4FEB"/>
    <w:rsid w:val="00DD0C6B"/>
    <w:rsid w:val="00DE2846"/>
    <w:rsid w:val="00E02D16"/>
    <w:rsid w:val="00E03EAD"/>
    <w:rsid w:val="00E07B3F"/>
    <w:rsid w:val="00E15798"/>
    <w:rsid w:val="00E17B4F"/>
    <w:rsid w:val="00E22E23"/>
    <w:rsid w:val="00E23A11"/>
    <w:rsid w:val="00E2450E"/>
    <w:rsid w:val="00E31EC0"/>
    <w:rsid w:val="00E33527"/>
    <w:rsid w:val="00E337A4"/>
    <w:rsid w:val="00E375A1"/>
    <w:rsid w:val="00E4236E"/>
    <w:rsid w:val="00E5016A"/>
    <w:rsid w:val="00E50C17"/>
    <w:rsid w:val="00E56A07"/>
    <w:rsid w:val="00E61ECA"/>
    <w:rsid w:val="00E625CE"/>
    <w:rsid w:val="00E647FF"/>
    <w:rsid w:val="00E7327A"/>
    <w:rsid w:val="00E75CAF"/>
    <w:rsid w:val="00E75E5E"/>
    <w:rsid w:val="00E7733F"/>
    <w:rsid w:val="00E80F82"/>
    <w:rsid w:val="00E85BC5"/>
    <w:rsid w:val="00E9118C"/>
    <w:rsid w:val="00E9440E"/>
    <w:rsid w:val="00EA3043"/>
    <w:rsid w:val="00EA57DB"/>
    <w:rsid w:val="00EB0B62"/>
    <w:rsid w:val="00EB1FAB"/>
    <w:rsid w:val="00EB2223"/>
    <w:rsid w:val="00EB5203"/>
    <w:rsid w:val="00EC09F2"/>
    <w:rsid w:val="00EC0A9B"/>
    <w:rsid w:val="00EC5309"/>
    <w:rsid w:val="00ED40FB"/>
    <w:rsid w:val="00EE513F"/>
    <w:rsid w:val="00EE57F1"/>
    <w:rsid w:val="00EF7AAC"/>
    <w:rsid w:val="00F06E06"/>
    <w:rsid w:val="00F07AF6"/>
    <w:rsid w:val="00F12640"/>
    <w:rsid w:val="00F13B3C"/>
    <w:rsid w:val="00F14238"/>
    <w:rsid w:val="00F15362"/>
    <w:rsid w:val="00F23BE0"/>
    <w:rsid w:val="00F30B08"/>
    <w:rsid w:val="00F313C4"/>
    <w:rsid w:val="00F3218E"/>
    <w:rsid w:val="00F410EA"/>
    <w:rsid w:val="00F43051"/>
    <w:rsid w:val="00F44AC7"/>
    <w:rsid w:val="00F53E0A"/>
    <w:rsid w:val="00F54B07"/>
    <w:rsid w:val="00F550D7"/>
    <w:rsid w:val="00F55DC6"/>
    <w:rsid w:val="00F60CC6"/>
    <w:rsid w:val="00F62CEA"/>
    <w:rsid w:val="00F647D0"/>
    <w:rsid w:val="00F809C8"/>
    <w:rsid w:val="00F8256B"/>
    <w:rsid w:val="00F834B4"/>
    <w:rsid w:val="00F900FB"/>
    <w:rsid w:val="00F939ED"/>
    <w:rsid w:val="00F96CFF"/>
    <w:rsid w:val="00F96E5D"/>
    <w:rsid w:val="00FB0529"/>
    <w:rsid w:val="00FB1906"/>
    <w:rsid w:val="00FB7985"/>
    <w:rsid w:val="00FC1F94"/>
    <w:rsid w:val="00FC2083"/>
    <w:rsid w:val="00FC6779"/>
    <w:rsid w:val="00FD46C5"/>
    <w:rsid w:val="00FE0BFE"/>
    <w:rsid w:val="00FE0F9D"/>
    <w:rsid w:val="00FE25D8"/>
    <w:rsid w:val="00FE4C10"/>
    <w:rsid w:val="00FE72B2"/>
    <w:rsid w:val="00FF087A"/>
    <w:rsid w:val="00FF15B4"/>
    <w:rsid w:val="00FF7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5BAF6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256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B190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56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569D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60CF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0C0621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31C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1CF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C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1C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CF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92CE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2CE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92CE1"/>
    <w:pPr>
      <w:spacing w:line="48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92CE1"/>
    <w:rPr>
      <w:rFonts w:ascii="Calibri" w:hAnsi="Calibri"/>
      <w:noProof/>
      <w:lang w:val="en-US"/>
    </w:rPr>
  </w:style>
  <w:style w:type="table" w:customStyle="1" w:styleId="PlainTable41">
    <w:name w:val="Plain Table 41"/>
    <w:basedOn w:val="TableNormal"/>
    <w:uiPriority w:val="44"/>
    <w:rsid w:val="00B23510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apple-converted-space">
    <w:name w:val="apple-converted-space"/>
    <w:basedOn w:val="DefaultParagraphFont"/>
    <w:rsid w:val="00961A3A"/>
  </w:style>
  <w:style w:type="paragraph" w:styleId="Header">
    <w:name w:val="header"/>
    <w:basedOn w:val="Normal"/>
    <w:link w:val="HeaderChar"/>
    <w:uiPriority w:val="99"/>
    <w:unhideWhenUsed/>
    <w:rsid w:val="00E75C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5CAF"/>
  </w:style>
  <w:style w:type="paragraph" w:styleId="Footer">
    <w:name w:val="footer"/>
    <w:basedOn w:val="Normal"/>
    <w:link w:val="FooterChar"/>
    <w:uiPriority w:val="99"/>
    <w:unhideWhenUsed/>
    <w:rsid w:val="00E75C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5CAF"/>
  </w:style>
  <w:style w:type="character" w:styleId="LineNumber">
    <w:name w:val="line number"/>
    <w:basedOn w:val="DefaultParagraphFont"/>
    <w:uiPriority w:val="99"/>
    <w:semiHidden/>
    <w:unhideWhenUsed/>
    <w:rsid w:val="008F0023"/>
  </w:style>
  <w:style w:type="paragraph" w:customStyle="1" w:styleId="OOBodyText">
    <w:name w:val="OO Body Text"/>
    <w:basedOn w:val="Normal"/>
    <w:link w:val="OOBodyTextChar"/>
    <w:qFormat/>
    <w:rsid w:val="001B0458"/>
    <w:pPr>
      <w:spacing w:after="0" w:line="240" w:lineRule="auto"/>
      <w:jc w:val="both"/>
    </w:pPr>
    <w:rPr>
      <w:rFonts w:ascii="Arial" w:eastAsia="Calibri" w:hAnsi="Arial" w:cs="Times New Roman"/>
    </w:rPr>
  </w:style>
  <w:style w:type="character" w:customStyle="1" w:styleId="OOBodyTextChar">
    <w:name w:val="OO Body Text Char"/>
    <w:basedOn w:val="DefaultParagraphFont"/>
    <w:link w:val="OOBodyText"/>
    <w:rsid w:val="001B0458"/>
    <w:rPr>
      <w:rFonts w:ascii="Arial" w:eastAsia="Calibri" w:hAnsi="Arial" w:cs="Times New Roman"/>
    </w:rPr>
  </w:style>
  <w:style w:type="character" w:styleId="PlaceholderText">
    <w:name w:val="Placeholder Text"/>
    <w:basedOn w:val="DefaultParagraphFont"/>
    <w:uiPriority w:val="99"/>
    <w:semiHidden/>
    <w:rsid w:val="003D289A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256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B190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56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569D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060CF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0C0621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31CF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1CF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1CF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1CF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1CF3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92CE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2CE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92CE1"/>
    <w:pPr>
      <w:spacing w:line="48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92CE1"/>
    <w:rPr>
      <w:rFonts w:ascii="Calibri" w:hAnsi="Calibri"/>
      <w:noProof/>
      <w:lang w:val="en-US"/>
    </w:rPr>
  </w:style>
  <w:style w:type="table" w:customStyle="1" w:styleId="PlainTable41">
    <w:name w:val="Plain Table 41"/>
    <w:basedOn w:val="TableNormal"/>
    <w:uiPriority w:val="44"/>
    <w:rsid w:val="00B23510"/>
    <w:pPr>
      <w:spacing w:after="0"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apple-converted-space">
    <w:name w:val="apple-converted-space"/>
    <w:basedOn w:val="DefaultParagraphFont"/>
    <w:rsid w:val="00961A3A"/>
  </w:style>
  <w:style w:type="paragraph" w:styleId="Header">
    <w:name w:val="header"/>
    <w:basedOn w:val="Normal"/>
    <w:link w:val="HeaderChar"/>
    <w:uiPriority w:val="99"/>
    <w:unhideWhenUsed/>
    <w:rsid w:val="00E75C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5CAF"/>
  </w:style>
  <w:style w:type="paragraph" w:styleId="Footer">
    <w:name w:val="footer"/>
    <w:basedOn w:val="Normal"/>
    <w:link w:val="FooterChar"/>
    <w:uiPriority w:val="99"/>
    <w:unhideWhenUsed/>
    <w:rsid w:val="00E75C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5CAF"/>
  </w:style>
  <w:style w:type="character" w:styleId="LineNumber">
    <w:name w:val="line number"/>
    <w:basedOn w:val="DefaultParagraphFont"/>
    <w:uiPriority w:val="99"/>
    <w:semiHidden/>
    <w:unhideWhenUsed/>
    <w:rsid w:val="008F0023"/>
  </w:style>
  <w:style w:type="paragraph" w:customStyle="1" w:styleId="OOBodyText">
    <w:name w:val="OO Body Text"/>
    <w:basedOn w:val="Normal"/>
    <w:link w:val="OOBodyTextChar"/>
    <w:qFormat/>
    <w:rsid w:val="001B0458"/>
    <w:pPr>
      <w:spacing w:after="0" w:line="240" w:lineRule="auto"/>
      <w:jc w:val="both"/>
    </w:pPr>
    <w:rPr>
      <w:rFonts w:ascii="Arial" w:eastAsia="Calibri" w:hAnsi="Arial" w:cs="Times New Roman"/>
    </w:rPr>
  </w:style>
  <w:style w:type="character" w:customStyle="1" w:styleId="OOBodyTextChar">
    <w:name w:val="OO Body Text Char"/>
    <w:basedOn w:val="DefaultParagraphFont"/>
    <w:link w:val="OOBodyText"/>
    <w:rsid w:val="001B0458"/>
    <w:rPr>
      <w:rFonts w:ascii="Arial" w:eastAsia="Calibri" w:hAnsi="Arial" w:cs="Times New Roman"/>
    </w:rPr>
  </w:style>
  <w:style w:type="character" w:styleId="PlaceholderText">
    <w:name w:val="Placeholder Text"/>
    <w:basedOn w:val="DefaultParagraphFont"/>
    <w:uiPriority w:val="99"/>
    <w:semiHidden/>
    <w:rsid w:val="003D289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825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139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571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1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77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15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0C0FD3-CD81-48B0-A508-3EABEC66DB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474</Words>
  <Characters>8402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an Lee</dc:creator>
  <cp:lastModifiedBy>SHARATH RANGARAJ</cp:lastModifiedBy>
  <cp:revision>2</cp:revision>
  <cp:lastPrinted>2016-09-02T11:38:00Z</cp:lastPrinted>
  <dcterms:created xsi:type="dcterms:W3CDTF">2016-09-19T14:43:00Z</dcterms:created>
  <dcterms:modified xsi:type="dcterms:W3CDTF">2016-09-19T14:43:00Z</dcterms:modified>
</cp:coreProperties>
</file>